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5ADBA8C3" w14:textId="77777777" w:rsidR="00974F1C" w:rsidRPr="0094076B" w:rsidRDefault="00974F1C" w:rsidP="00974F1C">
      <w:pPr>
        <w:spacing w:line="360" w:lineRule="auto"/>
        <w:jc w:val="center"/>
        <w:rPr>
          <w:rFonts w:ascii="Bookman Old Style" w:hAnsi="Bookman Old Style"/>
          <w:b/>
          <w:sz w:val="28"/>
          <w:szCs w:val="28"/>
        </w:rPr>
      </w:pPr>
      <w:r>
        <w:rPr>
          <w:rFonts w:ascii="Bookman Old Style" w:hAnsi="Bookman Old Style"/>
          <w:b/>
          <w:sz w:val="28"/>
          <w:szCs w:val="28"/>
        </w:rPr>
        <w:t>TUGAS OBSERVASI 6</w:t>
      </w:r>
    </w:p>
    <w:p w14:paraId="37E63774" w14:textId="77777777" w:rsidR="00974F1C" w:rsidRDefault="00974F1C" w:rsidP="00974F1C">
      <w:pPr>
        <w:jc w:val="center"/>
        <w:rPr>
          <w:rFonts w:ascii="Bookman Old Style" w:hAnsi="Bookman Old Style"/>
          <w:b/>
          <w:sz w:val="28"/>
          <w:szCs w:val="28"/>
        </w:rPr>
      </w:pPr>
      <w:r w:rsidRPr="0094076B">
        <w:rPr>
          <w:rFonts w:ascii="Bookman Old Style" w:hAnsi="Bookman Old Style"/>
          <w:b/>
          <w:sz w:val="28"/>
          <w:szCs w:val="28"/>
        </w:rPr>
        <w:t>SKEMA PENYUNTINGAN NASKAH</w:t>
      </w:r>
    </w:p>
    <w:p w14:paraId="15EA2539" w14:textId="77777777" w:rsidR="00974F1C" w:rsidRDefault="00974F1C" w:rsidP="00974F1C">
      <w:pPr>
        <w:pStyle w:val="ListParagraph"/>
        <w:spacing w:after="240" w:line="312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2A2CB81" w14:textId="77777777" w:rsidR="00974F1C" w:rsidRPr="00974F1C" w:rsidRDefault="00974F1C" w:rsidP="00974F1C">
      <w:pPr>
        <w:pStyle w:val="ListParagraph"/>
        <w:numPr>
          <w:ilvl w:val="0"/>
          <w:numId w:val="3"/>
        </w:numPr>
        <w:spacing w:after="240" w:line="312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us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su</w:t>
      </w:r>
      <w:r w:rsidRPr="00974F1C">
        <w:rPr>
          <w:rFonts w:ascii="Times New Roman" w:hAnsi="Times New Roman" w:cs="Times New Roman"/>
          <w:sz w:val="24"/>
          <w:szCs w:val="24"/>
        </w:rPr>
        <w:t>ntinglah</w:t>
      </w:r>
      <w:proofErr w:type="spellEnd"/>
      <w:r w:rsidRPr="00974F1C">
        <w:rPr>
          <w:rFonts w:ascii="Times New Roman" w:hAnsi="Times New Roman" w:cs="Times New Roman"/>
          <w:sz w:val="24"/>
          <w:szCs w:val="24"/>
        </w:rPr>
        <w:t xml:space="preserve"> daftar </w:t>
      </w:r>
      <w:proofErr w:type="spellStart"/>
      <w:r w:rsidRPr="00974F1C">
        <w:rPr>
          <w:rFonts w:ascii="Times New Roman" w:hAnsi="Times New Roman" w:cs="Times New Roman"/>
          <w:sz w:val="24"/>
          <w:szCs w:val="24"/>
        </w:rPr>
        <w:t>pustaka</w:t>
      </w:r>
      <w:proofErr w:type="spellEnd"/>
      <w:r w:rsidRPr="00974F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74F1C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974F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74F1C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974F1C">
        <w:rPr>
          <w:rFonts w:ascii="Times New Roman" w:hAnsi="Times New Roman" w:cs="Times New Roman"/>
          <w:sz w:val="24"/>
          <w:szCs w:val="24"/>
        </w:rPr>
        <w:t>!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017"/>
      </w:tblGrid>
      <w:tr w:rsidR="00974F1C" w:rsidRPr="00A16D9B" w14:paraId="4AB37BE1" w14:textId="77777777" w:rsidTr="00821BA2">
        <w:tc>
          <w:tcPr>
            <w:tcW w:w="9350" w:type="dxa"/>
          </w:tcPr>
          <w:p w14:paraId="4A65FEDC" w14:textId="77777777" w:rsidR="00974F1C" w:rsidRPr="00A16D9B" w:rsidRDefault="00974F1C" w:rsidP="00821BA2">
            <w:pPr>
              <w:spacing w:line="312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45EF2672" w14:textId="77777777" w:rsidR="00974F1C" w:rsidRPr="008D1AF7" w:rsidRDefault="00974F1C" w:rsidP="00821BA2">
            <w:pPr>
              <w:spacing w:line="312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8D1AF7">
              <w:rPr>
                <w:rFonts w:ascii="Times New Roman" w:hAnsi="Times New Roman" w:cs="Times New Roman"/>
                <w:b/>
                <w:sz w:val="24"/>
                <w:szCs w:val="24"/>
              </w:rPr>
              <w:t>DAFTAR PUSTAKA</w:t>
            </w:r>
          </w:p>
          <w:p w14:paraId="02A2CC2B" w14:textId="77777777" w:rsidR="00974F1C" w:rsidRPr="00A16D9B" w:rsidRDefault="00974F1C" w:rsidP="00821BA2">
            <w:pPr>
              <w:spacing w:line="312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  <w:p w14:paraId="3A7F3E8D" w14:textId="77777777" w:rsidR="00974F1C" w:rsidRPr="004B7994" w:rsidRDefault="00974F1C" w:rsidP="00974F1C">
            <w:pPr>
              <w:pStyle w:val="ListParagraph"/>
              <w:numPr>
                <w:ilvl w:val="0"/>
                <w:numId w:val="2"/>
              </w:numPr>
              <w:spacing w:line="312" w:lineRule="auto"/>
              <w:ind w:left="457" w:hanging="425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4B799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Nama </w:t>
            </w:r>
            <w:proofErr w:type="spellStart"/>
            <w:r w:rsidRPr="004B799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nulis</w:t>
            </w:r>
            <w:proofErr w:type="spellEnd"/>
            <w:r w:rsidRPr="004B799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proofErr w:type="spellStart"/>
            <w:r w:rsidRPr="004B799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Jony</w:t>
            </w:r>
            <w:proofErr w:type="spellEnd"/>
            <w:r w:rsidRPr="004B799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Wong</w:t>
            </w:r>
          </w:p>
          <w:p w14:paraId="3E8F7227" w14:textId="77777777" w:rsidR="00974F1C" w:rsidRPr="004B7994" w:rsidRDefault="00974F1C" w:rsidP="00821BA2">
            <w:pPr>
              <w:spacing w:line="312" w:lineRule="auto"/>
              <w:ind w:left="457"/>
              <w:rPr>
                <w:rFonts w:ascii="Times New Roman" w:hAnsi="Times New Roman" w:cs="Times New Roman"/>
                <w:iCs/>
                <w:sz w:val="24"/>
                <w:szCs w:val="24"/>
              </w:rPr>
            </w:pPr>
            <w:proofErr w:type="spellStart"/>
            <w:r w:rsidRPr="004B799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Judul</w:t>
            </w:r>
            <w:proofErr w:type="spellEnd"/>
            <w:r w:rsidRPr="004B799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4B799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uku</w:t>
            </w:r>
            <w:proofErr w:type="spellEnd"/>
            <w:r w:rsidRPr="004B799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r w:rsidRPr="004B7994">
              <w:rPr>
                <w:rFonts w:ascii="Times New Roman" w:hAnsi="Times New Roman" w:cs="Times New Roman"/>
                <w:iCs/>
                <w:sz w:val="24"/>
                <w:szCs w:val="24"/>
              </w:rPr>
              <w:t>Internet marketing for beginners</w:t>
            </w:r>
          </w:p>
          <w:p w14:paraId="201B253A" w14:textId="77777777" w:rsidR="00974F1C" w:rsidRPr="004B7994" w:rsidRDefault="00974F1C" w:rsidP="00821BA2">
            <w:pPr>
              <w:spacing w:line="312" w:lineRule="auto"/>
              <w:ind w:left="457"/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Tahun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t</w:t>
            </w:r>
            <w:r w:rsidRPr="004B7994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erbit</w:t>
            </w:r>
            <w:proofErr w:type="spellEnd"/>
            <w:r w:rsidRPr="004B7994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: 2010</w:t>
            </w:r>
          </w:p>
          <w:p w14:paraId="4C6FDA7E" w14:textId="77777777" w:rsidR="00974F1C" w:rsidRDefault="00974F1C" w:rsidP="00821BA2">
            <w:pPr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4B7994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Penerbit</w:t>
            </w:r>
            <w:proofErr w:type="spellEnd"/>
            <w:r w:rsidRPr="004B7994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: </w:t>
            </w:r>
            <w:r w:rsidRPr="004B7994">
              <w:rPr>
                <w:rFonts w:ascii="Times New Roman" w:hAnsi="Times New Roman" w:cs="Times New Roman"/>
                <w:sz w:val="24"/>
                <w:szCs w:val="24"/>
              </w:rPr>
              <w:t>Elex Media Komputindo</w:t>
            </w:r>
            <w:r w:rsidRPr="004B799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, Jakarta</w:t>
            </w:r>
          </w:p>
          <w:p w14:paraId="7A1DE4FE" w14:textId="77777777" w:rsidR="00974F1C" w:rsidRDefault="00974F1C" w:rsidP="00821BA2">
            <w:pPr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  <w:p w14:paraId="67E6E094" w14:textId="77777777" w:rsidR="00974F1C" w:rsidRPr="004B7994" w:rsidRDefault="00974F1C" w:rsidP="00974F1C">
            <w:pPr>
              <w:pStyle w:val="ListParagraph"/>
              <w:numPr>
                <w:ilvl w:val="0"/>
                <w:numId w:val="2"/>
              </w:numPr>
              <w:spacing w:line="312" w:lineRule="auto"/>
              <w:ind w:left="457" w:hanging="425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Nama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nuli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r w:rsidRPr="00A16D9B">
              <w:rPr>
                <w:rFonts w:ascii="Times New Roman" w:hAnsi="Times New Roman" w:cs="Times New Roman"/>
                <w:sz w:val="24"/>
                <w:szCs w:val="24"/>
              </w:rPr>
              <w:t>Jefferly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r w:rsidRPr="00A16D9B">
              <w:rPr>
                <w:rFonts w:ascii="Times New Roman" w:hAnsi="Times New Roman" w:cs="Times New Roman"/>
                <w:sz w:val="24"/>
                <w:szCs w:val="24"/>
              </w:rPr>
              <w:t>Helianthusonfri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br/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Judul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uk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r w:rsidRPr="004B7994">
              <w:rPr>
                <w:rFonts w:ascii="Times New Roman" w:hAnsi="Times New Roman" w:cs="Times New Roman"/>
                <w:iCs/>
                <w:sz w:val="24"/>
                <w:szCs w:val="24"/>
              </w:rPr>
              <w:t>Facebook Marketing</w:t>
            </w:r>
          </w:p>
          <w:p w14:paraId="1F4274CB" w14:textId="77777777" w:rsidR="00974F1C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Tahun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terbit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: 2016</w:t>
            </w:r>
          </w:p>
          <w:p w14:paraId="53876038" w14:textId="77777777" w:rsidR="00974F1C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4B7994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Penerbit</w:t>
            </w:r>
            <w:proofErr w:type="spellEnd"/>
            <w:r w:rsidRPr="004B7994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: </w:t>
            </w:r>
            <w:r w:rsidRPr="004B7994">
              <w:rPr>
                <w:rFonts w:ascii="Times New Roman" w:hAnsi="Times New Roman" w:cs="Times New Roman"/>
                <w:sz w:val="24"/>
                <w:szCs w:val="24"/>
              </w:rPr>
              <w:t>Elex Media Komputindo</w:t>
            </w:r>
            <w:r w:rsidRPr="004B7994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, Jakarta</w:t>
            </w:r>
          </w:p>
          <w:p w14:paraId="0B832155" w14:textId="77777777" w:rsidR="00974F1C" w:rsidRPr="004B7994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  <w:p w14:paraId="40A27D51" w14:textId="77777777" w:rsidR="00974F1C" w:rsidRPr="004B7994" w:rsidRDefault="00974F1C" w:rsidP="00974F1C">
            <w:pPr>
              <w:pStyle w:val="ListParagraph"/>
              <w:numPr>
                <w:ilvl w:val="0"/>
                <w:numId w:val="2"/>
              </w:numPr>
              <w:spacing w:line="312" w:lineRule="auto"/>
              <w:ind w:left="457" w:hanging="425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Nama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nuli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Tauhid Nur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zhar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dan Bambang Trim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br/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Judul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uk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Jangan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ke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Dokter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Lagi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: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keajaiban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sistem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imun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dan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kiat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menghalau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penyakit</w:t>
            </w:r>
            <w:proofErr w:type="spellEnd"/>
          </w:p>
          <w:p w14:paraId="34AE522F" w14:textId="77777777" w:rsidR="00974F1C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Tahun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terbit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: 2005</w:t>
            </w:r>
          </w:p>
          <w:p w14:paraId="1E93B309" w14:textId="77777777" w:rsidR="00974F1C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4B7994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Penerbit</w:t>
            </w:r>
            <w:proofErr w:type="spellEnd"/>
            <w:r w:rsidRPr="004B7994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: </w:t>
            </w: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MQ Publishing, Bandung</w:t>
            </w:r>
          </w:p>
          <w:p w14:paraId="23483192" w14:textId="77777777" w:rsidR="00974F1C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  <w:p w14:paraId="23A26497" w14:textId="1DBB9236" w:rsidR="00974F1C" w:rsidRPr="00C321C1" w:rsidRDefault="00974F1C" w:rsidP="00974F1C">
            <w:pPr>
              <w:pStyle w:val="ListParagraph"/>
              <w:numPr>
                <w:ilvl w:val="0"/>
                <w:numId w:val="2"/>
              </w:numPr>
              <w:spacing w:line="312" w:lineRule="auto"/>
              <w:ind w:left="457" w:hanging="425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Nama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nuli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: John W. Osborne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br/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Judul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uk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proofErr w:type="spellStart"/>
            <w:r w:rsidR="00762F0A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Kiat</w:t>
            </w:r>
            <w:proofErr w:type="spellEnd"/>
            <w:r w:rsidR="00762F0A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 w:rsidR="00762F0A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berbicara</w:t>
            </w:r>
            <w:proofErr w:type="spellEnd"/>
            <w:r w:rsidR="00762F0A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di </w:t>
            </w:r>
            <w:proofErr w:type="spellStart"/>
            <w:r w:rsidR="00762F0A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depan</w:t>
            </w:r>
            <w:proofErr w:type="spellEnd"/>
            <w:r w:rsidR="00762F0A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 w:rsidR="00762F0A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umum</w:t>
            </w:r>
            <w:proofErr w:type="spellEnd"/>
            <w:r w:rsidR="00762F0A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 w:rsidR="00762F0A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untuk</w:t>
            </w:r>
            <w:proofErr w:type="spellEnd"/>
            <w:r w:rsidR="00762F0A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 w:rsidR="00762F0A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eksekutif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.</w:t>
            </w:r>
          </w:p>
          <w:p w14:paraId="27F9B153" w14:textId="77777777" w:rsidR="00974F1C" w:rsidRPr="004B7994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Terjemahan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: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Walfred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Andre</w:t>
            </w:r>
          </w:p>
          <w:p w14:paraId="31148708" w14:textId="77777777" w:rsidR="00974F1C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Tahun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terbit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: 1993</w:t>
            </w:r>
          </w:p>
          <w:p w14:paraId="7B8D1B7D" w14:textId="77777777" w:rsidR="00974F1C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4B7994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Penerbit</w:t>
            </w:r>
            <w:proofErr w:type="spellEnd"/>
            <w:r w:rsidRPr="004B7994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: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um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ksar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, Jakarta</w:t>
            </w:r>
          </w:p>
          <w:p w14:paraId="6F648597" w14:textId="77777777" w:rsidR="00974F1C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  <w:p w14:paraId="7E65E35E" w14:textId="1786B696" w:rsidR="00974F1C" w:rsidRPr="004B7994" w:rsidRDefault="00974F1C" w:rsidP="00974F1C">
            <w:pPr>
              <w:pStyle w:val="ListParagraph"/>
              <w:numPr>
                <w:ilvl w:val="0"/>
                <w:numId w:val="2"/>
              </w:numPr>
              <w:spacing w:line="312" w:lineRule="auto"/>
              <w:ind w:left="457" w:hanging="425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Nama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nuli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Issabelee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Arrado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br/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Judul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uk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Aceh, </w:t>
            </w:r>
            <w:proofErr w:type="spellStart"/>
            <w:r w:rsidR="00762F0A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contoh</w:t>
            </w:r>
            <w:proofErr w:type="spellEnd"/>
            <w:r w:rsidR="00762F0A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 w:rsidR="00762F0A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penyelesaian</w:t>
            </w:r>
            <w:proofErr w:type="spellEnd"/>
            <w:r w:rsidR="00762F0A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 w:rsidR="00762F0A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kejahatan</w:t>
            </w:r>
            <w:proofErr w:type="spellEnd"/>
            <w:r w:rsidR="00762F0A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masa </w:t>
            </w:r>
            <w:proofErr w:type="spellStart"/>
            <w:r w:rsidR="00762F0A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lalu</w:t>
            </w:r>
            <w:proofErr w:type="spellEnd"/>
          </w:p>
          <w:p w14:paraId="25D0948C" w14:textId="77777777" w:rsidR="00974F1C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</w:pP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Tahun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terbit</w:t>
            </w:r>
            <w:proofErr w:type="spellEnd"/>
            <w:r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: 2014</w:t>
            </w:r>
          </w:p>
          <w:p w14:paraId="4DDF7B07" w14:textId="77777777" w:rsidR="00974F1C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4B7994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Penerbit</w:t>
            </w:r>
            <w:proofErr w:type="spellEnd"/>
            <w:r w:rsidRPr="004B7994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: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Kompa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, 10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Februar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2014</w:t>
            </w:r>
          </w:p>
          <w:p w14:paraId="117F8FEA" w14:textId="77777777" w:rsidR="00974F1C" w:rsidRPr="00C321C1" w:rsidRDefault="00974F1C" w:rsidP="00821BA2">
            <w:pPr>
              <w:pStyle w:val="ListParagraph"/>
              <w:spacing w:line="312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  <w:p w14:paraId="65C0CBB6" w14:textId="77777777" w:rsidR="00974F1C" w:rsidRPr="005D70C9" w:rsidRDefault="00974F1C" w:rsidP="00974F1C">
            <w:pPr>
              <w:pStyle w:val="ListParagraph"/>
              <w:numPr>
                <w:ilvl w:val="0"/>
                <w:numId w:val="2"/>
              </w:numPr>
              <w:spacing w:line="312" w:lineRule="auto"/>
              <w:ind w:left="457" w:hanging="425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Nama </w:t>
            </w:r>
            <w:proofErr w:type="spellStart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nulis</w:t>
            </w:r>
            <w:proofErr w:type="spellEnd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: Bambang Trim</w:t>
            </w:r>
          </w:p>
          <w:p w14:paraId="3053FECD" w14:textId="77777777" w:rsidR="00974F1C" w:rsidRPr="005D70C9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ahun</w:t>
            </w:r>
            <w:proofErr w:type="spellEnd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erbit</w:t>
            </w:r>
            <w:proofErr w:type="spellEnd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r w:rsidRPr="005D70C9">
              <w:rPr>
                <w:rFonts w:ascii="Times New Roman" w:hAnsi="Times New Roman" w:cs="Times New Roman"/>
                <w:sz w:val="24"/>
                <w:szCs w:val="24"/>
              </w:rPr>
              <w:t>2011</w:t>
            </w:r>
          </w:p>
          <w:p w14:paraId="2162D7B7" w14:textId="77777777" w:rsidR="00974F1C" w:rsidRPr="005D70C9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</w:pPr>
            <w:proofErr w:type="spellStart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lastRenderedPageBreak/>
              <w:t>Judul</w:t>
            </w:r>
            <w:proofErr w:type="spellEnd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uku</w:t>
            </w:r>
            <w:proofErr w:type="spellEnd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The art of Stimulating Idea: </w:t>
            </w:r>
            <w:proofErr w:type="spellStart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Jurus</w:t>
            </w:r>
            <w:proofErr w:type="spellEnd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mendulang</w:t>
            </w:r>
            <w:proofErr w:type="spellEnd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Ide dan </w:t>
            </w:r>
            <w:proofErr w:type="spellStart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Insaf</w:t>
            </w:r>
            <w:proofErr w:type="spellEnd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agar kaya di Jalan </w:t>
            </w:r>
            <w:proofErr w:type="spellStart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Menulis</w:t>
            </w:r>
            <w:proofErr w:type="spellEnd"/>
          </w:p>
          <w:p w14:paraId="67FA47C4" w14:textId="77777777" w:rsidR="00974F1C" w:rsidRPr="005D70C9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Penerbit</w:t>
            </w:r>
            <w:proofErr w:type="spellEnd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: </w:t>
            </w:r>
            <w:proofErr w:type="spellStart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Metagraf</w:t>
            </w:r>
            <w:proofErr w:type="spellEnd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, Solo</w:t>
            </w:r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</w:p>
          <w:p w14:paraId="07A02491" w14:textId="77777777" w:rsidR="00974F1C" w:rsidRPr="005D70C9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  <w:p w14:paraId="25A7738B" w14:textId="77777777" w:rsidR="00974F1C" w:rsidRPr="005D70C9" w:rsidRDefault="00974F1C" w:rsidP="00974F1C">
            <w:pPr>
              <w:pStyle w:val="ListParagraph"/>
              <w:numPr>
                <w:ilvl w:val="0"/>
                <w:numId w:val="2"/>
              </w:numPr>
              <w:spacing w:line="312" w:lineRule="auto"/>
              <w:ind w:left="457" w:hanging="425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Nama </w:t>
            </w:r>
            <w:proofErr w:type="spellStart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penulis</w:t>
            </w:r>
            <w:proofErr w:type="spellEnd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: Bambang Trim</w:t>
            </w:r>
          </w:p>
          <w:p w14:paraId="24085D0F" w14:textId="77777777" w:rsidR="00974F1C" w:rsidRPr="005D70C9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ahun</w:t>
            </w:r>
            <w:proofErr w:type="spellEnd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terbit</w:t>
            </w:r>
            <w:proofErr w:type="spellEnd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r w:rsidRPr="005D70C9">
              <w:rPr>
                <w:rFonts w:ascii="Times New Roman" w:hAnsi="Times New Roman" w:cs="Times New Roman"/>
                <w:sz w:val="24"/>
                <w:szCs w:val="24"/>
              </w:rPr>
              <w:t>2011</w:t>
            </w:r>
          </w:p>
          <w:p w14:paraId="6FE6DFD0" w14:textId="77777777" w:rsidR="00974F1C" w:rsidRPr="005D70C9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</w:pPr>
            <w:proofErr w:type="spellStart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Judul</w:t>
            </w:r>
            <w:proofErr w:type="spellEnd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 </w:t>
            </w:r>
            <w:proofErr w:type="spellStart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>buku</w:t>
            </w:r>
            <w:proofErr w:type="spellEnd"/>
            <w:r w:rsidRPr="005D70C9">
              <w:rPr>
                <w:rFonts w:ascii="Times New Roman" w:hAnsi="Times New Roman" w:cs="Times New Roman"/>
                <w:sz w:val="24"/>
                <w:szCs w:val="24"/>
                <w:lang w:val="en-US"/>
              </w:rPr>
              <w:t xml:space="preserve">: </w:t>
            </w:r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Muhammad Effect: </w:t>
            </w:r>
            <w:proofErr w:type="spellStart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Getaran</w:t>
            </w:r>
            <w:proofErr w:type="spellEnd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yang </w:t>
            </w:r>
            <w:proofErr w:type="spellStart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dirindukan</w:t>
            </w:r>
            <w:proofErr w:type="spellEnd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dan </w:t>
            </w:r>
            <w:proofErr w:type="spellStart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ditakuti</w:t>
            </w:r>
            <w:proofErr w:type="spellEnd"/>
          </w:p>
          <w:p w14:paraId="072526D4" w14:textId="77777777" w:rsidR="00974F1C" w:rsidRPr="005D70C9" w:rsidRDefault="00974F1C" w:rsidP="00821BA2">
            <w:pPr>
              <w:pStyle w:val="ListParagraph"/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  <w:proofErr w:type="spellStart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Penerbit</w:t>
            </w:r>
            <w:proofErr w:type="spellEnd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: </w:t>
            </w:r>
            <w:proofErr w:type="spellStart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>Tinta</w:t>
            </w:r>
            <w:proofErr w:type="spellEnd"/>
            <w:r w:rsidRPr="005D70C9">
              <w:rPr>
                <w:rFonts w:ascii="Times New Roman" w:hAnsi="Times New Roman" w:cs="Times New Roman"/>
                <w:iCs/>
                <w:sz w:val="24"/>
                <w:szCs w:val="24"/>
                <w:lang w:val="en-US"/>
              </w:rPr>
              <w:t xml:space="preserve"> Medina, Solo</w:t>
            </w:r>
          </w:p>
          <w:p w14:paraId="374F34A9" w14:textId="77777777" w:rsidR="00974F1C" w:rsidRDefault="00974F1C" w:rsidP="00821BA2">
            <w:pPr>
              <w:spacing w:line="312" w:lineRule="auto"/>
              <w:ind w:left="457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  <w:p w14:paraId="74A40039" w14:textId="77777777" w:rsidR="00974F1C" w:rsidRPr="004B7994" w:rsidRDefault="00974F1C" w:rsidP="00821BA2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  <w:lang w:val="en-US"/>
              </w:rPr>
            </w:pPr>
          </w:p>
          <w:p w14:paraId="52A979D3" w14:textId="77777777" w:rsidR="00974F1C" w:rsidRPr="00A16D9B" w:rsidRDefault="00974F1C" w:rsidP="00821BA2">
            <w:pPr>
              <w:spacing w:line="480" w:lineRule="auto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14:paraId="62A4339D" w14:textId="4B938ED1" w:rsidR="00924DF5" w:rsidRDefault="00924DF5"/>
    <w:p w14:paraId="669BF0C8" w14:textId="75FE90AB" w:rsidR="00762F0A" w:rsidRPr="00762F0A" w:rsidRDefault="00762F0A" w:rsidP="00762F0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Calibri" w:hAnsi="Calibri" w:cs="Calibri"/>
          <w:noProof/>
          <w:szCs w:val="24"/>
        </w:rPr>
      </w:pPr>
      <w:r>
        <w:fldChar w:fldCharType="begin" w:fldLock="1"/>
      </w:r>
      <w:r>
        <w:instrText>ADDIN CSL_CITATION {"citationItems":[{"id":"ITEM-1","itemData":{"author":[{"dropping-particle":"","family":"Trim","given":"Bambang","non-dropping-particle":"","parse-names":false,"suffix":""}],"id":"ITEM-1","issued":{"date-parts":[["2011"]]},"publisher":"Tinta Medina","publisher-place":"Solo","title":"Muhammad Effect: Getaran yang dirindukan dan ditakuti","type":"book"},"uris":["http://www.mendeley.com/documents/?uuid=d529b14a-0ef1-4ed7-9999-707a4e830ca3"]}],"mendeley":{"formattedCitation":"(B. Trim, 2011a)","plainTextFormattedCitation":"(B. Trim, 2011a)","previouslyFormattedCitation":"(B. Trim, 2011a)"},"properties":{"noteIndex":0},"schema":"https://github.com/citation-style-language/schema/raw/master/csl-citation.json"}</w:instrText>
      </w:r>
      <w:r>
        <w:fldChar w:fldCharType="separate"/>
      </w:r>
      <w:r w:rsidRPr="00762F0A">
        <w:rPr>
          <w:noProof/>
        </w:rPr>
        <w:t>(B. Trim, 2011a)</w:t>
      </w:r>
      <w:r>
        <w:fldChar w:fldCharType="end"/>
      </w: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762F0A">
        <w:rPr>
          <w:rFonts w:ascii="Calibri" w:hAnsi="Calibri" w:cs="Calibri"/>
          <w:noProof/>
          <w:szCs w:val="24"/>
        </w:rPr>
        <w:t xml:space="preserve">Helianthusonfri, J. (2016). </w:t>
      </w:r>
      <w:r w:rsidRPr="00762F0A">
        <w:rPr>
          <w:rFonts w:ascii="Calibri" w:hAnsi="Calibri" w:cs="Calibri"/>
          <w:i/>
          <w:iCs/>
          <w:noProof/>
          <w:szCs w:val="24"/>
        </w:rPr>
        <w:t>Facebook Marketing</w:t>
      </w:r>
      <w:r w:rsidRPr="00762F0A">
        <w:rPr>
          <w:rFonts w:ascii="Calibri" w:hAnsi="Calibri" w:cs="Calibri"/>
          <w:noProof/>
          <w:szCs w:val="24"/>
        </w:rPr>
        <w:t>. Elex Media Komputindo.</w:t>
      </w:r>
    </w:p>
    <w:p w14:paraId="07711289" w14:textId="77777777" w:rsidR="00762F0A" w:rsidRPr="00762F0A" w:rsidRDefault="00762F0A" w:rsidP="00762F0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Calibri" w:hAnsi="Calibri" w:cs="Calibri"/>
          <w:noProof/>
          <w:szCs w:val="24"/>
        </w:rPr>
      </w:pPr>
      <w:r w:rsidRPr="00762F0A">
        <w:rPr>
          <w:rFonts w:ascii="Calibri" w:hAnsi="Calibri" w:cs="Calibri"/>
          <w:noProof/>
          <w:szCs w:val="24"/>
        </w:rPr>
        <w:t xml:space="preserve">Issabelee Arradon. (2014). </w:t>
      </w:r>
      <w:r w:rsidRPr="00762F0A">
        <w:rPr>
          <w:rFonts w:ascii="Calibri" w:hAnsi="Calibri" w:cs="Calibri"/>
          <w:i/>
          <w:iCs/>
          <w:noProof/>
          <w:szCs w:val="24"/>
        </w:rPr>
        <w:t>Aceh, contoh penyelesaian kejahatan masa lalu</w:t>
      </w:r>
      <w:r w:rsidRPr="00762F0A">
        <w:rPr>
          <w:rFonts w:ascii="Calibri" w:hAnsi="Calibri" w:cs="Calibri"/>
          <w:noProof/>
          <w:szCs w:val="24"/>
        </w:rPr>
        <w:t>. Kompas.</w:t>
      </w:r>
    </w:p>
    <w:p w14:paraId="17E0C39A" w14:textId="77777777" w:rsidR="00762F0A" w:rsidRPr="00762F0A" w:rsidRDefault="00762F0A" w:rsidP="00762F0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Calibri" w:hAnsi="Calibri" w:cs="Calibri"/>
          <w:noProof/>
          <w:szCs w:val="24"/>
        </w:rPr>
      </w:pPr>
      <w:r w:rsidRPr="00762F0A">
        <w:rPr>
          <w:rFonts w:ascii="Calibri" w:hAnsi="Calibri" w:cs="Calibri"/>
          <w:noProof/>
          <w:szCs w:val="24"/>
        </w:rPr>
        <w:t xml:space="preserve">Osborne, J. W. (1993). </w:t>
      </w:r>
      <w:r w:rsidRPr="00762F0A">
        <w:rPr>
          <w:rFonts w:ascii="Calibri" w:hAnsi="Calibri" w:cs="Calibri"/>
          <w:i/>
          <w:iCs/>
          <w:noProof/>
          <w:szCs w:val="24"/>
        </w:rPr>
        <w:t>Kiat berbicara di depan umum untuk eksekutif</w:t>
      </w:r>
      <w:r w:rsidRPr="00762F0A">
        <w:rPr>
          <w:rFonts w:ascii="Calibri" w:hAnsi="Calibri" w:cs="Calibri"/>
          <w:noProof/>
          <w:szCs w:val="24"/>
        </w:rPr>
        <w:t xml:space="preserve"> (Walfred An). Bumi Aksara.</w:t>
      </w:r>
    </w:p>
    <w:p w14:paraId="24BC9668" w14:textId="77777777" w:rsidR="00762F0A" w:rsidRPr="00762F0A" w:rsidRDefault="00762F0A" w:rsidP="00762F0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Calibri" w:hAnsi="Calibri" w:cs="Calibri"/>
          <w:noProof/>
          <w:szCs w:val="24"/>
        </w:rPr>
      </w:pPr>
      <w:r w:rsidRPr="00762F0A">
        <w:rPr>
          <w:rFonts w:ascii="Calibri" w:hAnsi="Calibri" w:cs="Calibri"/>
          <w:noProof/>
          <w:szCs w:val="24"/>
        </w:rPr>
        <w:t xml:space="preserve">Trim, A. N. B. (2005). </w:t>
      </w:r>
      <w:r w:rsidRPr="00762F0A">
        <w:rPr>
          <w:rFonts w:ascii="Calibri" w:hAnsi="Calibri" w:cs="Calibri"/>
          <w:i/>
          <w:iCs/>
          <w:noProof/>
          <w:szCs w:val="24"/>
        </w:rPr>
        <w:t>Jangan ke Dokter Lagi: keajaiban sistem imun dan kiat menghalau penyakit</w:t>
      </w:r>
      <w:r w:rsidRPr="00762F0A">
        <w:rPr>
          <w:rFonts w:ascii="Calibri" w:hAnsi="Calibri" w:cs="Calibri"/>
          <w:noProof/>
          <w:szCs w:val="24"/>
        </w:rPr>
        <w:t>. MQ Publishing.</w:t>
      </w:r>
    </w:p>
    <w:p w14:paraId="71E2D4BE" w14:textId="77777777" w:rsidR="00762F0A" w:rsidRPr="00762F0A" w:rsidRDefault="00762F0A" w:rsidP="00762F0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Calibri" w:hAnsi="Calibri" w:cs="Calibri"/>
          <w:noProof/>
          <w:szCs w:val="24"/>
        </w:rPr>
      </w:pPr>
      <w:r w:rsidRPr="00762F0A">
        <w:rPr>
          <w:rFonts w:ascii="Calibri" w:hAnsi="Calibri" w:cs="Calibri"/>
          <w:noProof/>
          <w:szCs w:val="24"/>
        </w:rPr>
        <w:t xml:space="preserve">Trim, B. (2011a). </w:t>
      </w:r>
      <w:r w:rsidRPr="00762F0A">
        <w:rPr>
          <w:rFonts w:ascii="Calibri" w:hAnsi="Calibri" w:cs="Calibri"/>
          <w:i/>
          <w:iCs/>
          <w:noProof/>
          <w:szCs w:val="24"/>
        </w:rPr>
        <w:t>Muhammad Effect: Getaran yang dirindukan dan ditakuti</w:t>
      </w:r>
      <w:r w:rsidRPr="00762F0A">
        <w:rPr>
          <w:rFonts w:ascii="Calibri" w:hAnsi="Calibri" w:cs="Calibri"/>
          <w:noProof/>
          <w:szCs w:val="24"/>
        </w:rPr>
        <w:t>. Tinta Medina.</w:t>
      </w:r>
    </w:p>
    <w:p w14:paraId="2608695F" w14:textId="77777777" w:rsidR="00762F0A" w:rsidRPr="00762F0A" w:rsidRDefault="00762F0A" w:rsidP="00762F0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Calibri" w:hAnsi="Calibri" w:cs="Calibri"/>
          <w:noProof/>
          <w:szCs w:val="24"/>
        </w:rPr>
      </w:pPr>
      <w:r w:rsidRPr="00762F0A">
        <w:rPr>
          <w:rFonts w:ascii="Calibri" w:hAnsi="Calibri" w:cs="Calibri"/>
          <w:noProof/>
          <w:szCs w:val="24"/>
        </w:rPr>
        <w:t xml:space="preserve">Trim, B. (2011b). </w:t>
      </w:r>
      <w:r w:rsidRPr="00762F0A">
        <w:rPr>
          <w:rFonts w:ascii="Calibri" w:hAnsi="Calibri" w:cs="Calibri"/>
          <w:i/>
          <w:iCs/>
          <w:noProof/>
          <w:szCs w:val="24"/>
        </w:rPr>
        <w:t>The art of Stimulating Idea: Jurus mendulang Ide dan Insaf agar kaya dijalan menulis</w:t>
      </w:r>
      <w:r w:rsidRPr="00762F0A">
        <w:rPr>
          <w:rFonts w:ascii="Calibri" w:hAnsi="Calibri" w:cs="Calibri"/>
          <w:noProof/>
          <w:szCs w:val="24"/>
        </w:rPr>
        <w:t>. Metagraf.</w:t>
      </w:r>
    </w:p>
    <w:p w14:paraId="2BBF2E2A" w14:textId="77777777" w:rsidR="00762F0A" w:rsidRPr="00762F0A" w:rsidRDefault="00762F0A" w:rsidP="00762F0A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ascii="Calibri" w:hAnsi="Calibri" w:cs="Calibri"/>
          <w:noProof/>
        </w:rPr>
      </w:pPr>
      <w:r w:rsidRPr="00762F0A">
        <w:rPr>
          <w:rFonts w:ascii="Calibri" w:hAnsi="Calibri" w:cs="Calibri"/>
          <w:noProof/>
          <w:szCs w:val="24"/>
        </w:rPr>
        <w:t xml:space="preserve">Wong, J. (2010). </w:t>
      </w:r>
      <w:r w:rsidRPr="00762F0A">
        <w:rPr>
          <w:rFonts w:ascii="Calibri" w:hAnsi="Calibri" w:cs="Calibri"/>
          <w:i/>
          <w:iCs/>
          <w:noProof/>
          <w:szCs w:val="24"/>
        </w:rPr>
        <w:t>Internet marketing for beginners</w:t>
      </w:r>
      <w:r w:rsidRPr="00762F0A">
        <w:rPr>
          <w:rFonts w:ascii="Calibri" w:hAnsi="Calibri" w:cs="Calibri"/>
          <w:noProof/>
          <w:szCs w:val="24"/>
        </w:rPr>
        <w:t>. Elex Media Komputindo.</w:t>
      </w:r>
    </w:p>
    <w:p w14:paraId="76DAC9DB" w14:textId="7BB897A7" w:rsidR="00762F0A" w:rsidRDefault="00762F0A" w:rsidP="00762F0A">
      <w:pPr>
        <w:spacing w:line="360" w:lineRule="auto"/>
        <w:jc w:val="both"/>
      </w:pPr>
      <w:r>
        <w:fldChar w:fldCharType="end"/>
      </w:r>
      <w:r>
        <w:fldChar w:fldCharType="begin" w:fldLock="1"/>
      </w:r>
      <w:r>
        <w:instrText>ADDIN CSL_CITATION {"citationItems":[{"id":"ITEM-1","itemData":{"author":[{"dropping-particle":"","family":"Trim","given":"Bambang","non-dropping-particle":"","parse-names":false,"suffix":""}],"id":"ITEM-1","issued":{"date-parts":[["2011"]]},"publisher":"Metagraf","publisher-place":"Solo","title":"The art of Stimulating Idea: Jurus mendulang Ide dan Insaf agar kaya dijalan menulis","type":"book"},"uris":["http://www.mendeley.com/documents/?uuid=5416cefe-bb69-4808-94d1-5498b6ffc979"]}],"mendeley":{"formattedCitation":"(B. Trim, 2011b)","plainTextFormattedCitation":"(B. Trim, 2011b)","previouslyFormattedCitation":"(B. Trim, 2011b)"},"properties":{"noteIndex":0},"schema":"https://github.com/citation-style-language/schema/raw/master/csl-citation.json"}</w:instrText>
      </w:r>
      <w:r>
        <w:fldChar w:fldCharType="separate"/>
      </w:r>
      <w:r w:rsidRPr="00762F0A">
        <w:rPr>
          <w:noProof/>
        </w:rPr>
        <w:t>(B. Trim, 2011b)</w:t>
      </w:r>
      <w:r>
        <w:fldChar w:fldCharType="end"/>
      </w:r>
      <w:r>
        <w:fldChar w:fldCharType="begin" w:fldLock="1"/>
      </w:r>
      <w:r>
        <w:instrText>ADDIN CSL_CITATION {"citationItems":[{"id":"ITEM-1","itemData":{"author":[{"dropping-particle":"","family":"Issabelee Arradon","given":"","non-dropping-particle":"","parse-names":false,"suffix":""}],"id":"ITEM-1","issued":{"date-parts":[["2014"]]},"publisher":"Kompas","title":"Aceh, contoh penyelesaian kejahatan masa lalu","type":"book"},"uris":["http://www.mendeley.com/documents/?uuid=a9a426f6-459f-49d9-bd14-95921cec0f6e"]}],"mendeley":{"formattedCitation":"(Issabelee Arradon, 2014)","plainTextFormattedCitation":"(Issabelee Arradon, 2014)","previouslyFormattedCitation":"(Issabelee Arradon, 2014)"},"properties":{"noteIndex":0},"schema":"https://github.com/citation-style-language/schema/raw/master/csl-citation.json"}</w:instrText>
      </w:r>
      <w:r>
        <w:fldChar w:fldCharType="separate"/>
      </w:r>
      <w:r w:rsidRPr="00762F0A">
        <w:rPr>
          <w:noProof/>
        </w:rPr>
        <w:t>(Issabelee Arradon, 2014)</w:t>
      </w:r>
      <w:r>
        <w:fldChar w:fldCharType="end"/>
      </w:r>
      <w:r>
        <w:fldChar w:fldCharType="begin" w:fldLock="1"/>
      </w:r>
      <w:r>
        <w:instrText>ADDIN CSL_CITATION {"citationItems":[{"id":"ITEM-1","itemData":{"author":[{"dropping-particle":"","family":"Osborne","given":"John W.","non-dropping-particle":"","parse-names":false,"suffix":""}],"edition":"Walfred An","id":"ITEM-1","issued":{"date-parts":[["1993"]]},"publisher":"Bumi Aksara","publisher-place":"Jakarta","title":"Kiat berbicara di depan umum untuk eksekutif","type":"book"},"uris":["http://www.mendeley.com/documents/?uuid=a1b86214-8856-4874-a5a7-4a728d2fbee6"]}],"mendeley":{"formattedCitation":"(Osborne, 1993)","plainTextFormattedCitation":"(Osborne, 1993)","previouslyFormattedCitation":"(Osborne, 1993)"},"properties":{"noteIndex":0},"schema":"https://github.com/citation-style-language/schema/raw/master/csl-citation.json"}</w:instrText>
      </w:r>
      <w:r>
        <w:fldChar w:fldCharType="separate"/>
      </w:r>
      <w:r w:rsidRPr="00762F0A">
        <w:rPr>
          <w:noProof/>
        </w:rPr>
        <w:t>(Osborne, 1993)</w:t>
      </w:r>
      <w:r>
        <w:fldChar w:fldCharType="end"/>
      </w:r>
      <w:r>
        <w:fldChar w:fldCharType="begin" w:fldLock="1"/>
      </w:r>
      <w:r>
        <w:instrText>ADDIN CSL_CITATION {"citationItems":[{"id":"ITEM-1","itemData":{"author":[{"dropping-particle":"","family":"Trim","given":"Azhar;Tauhid Nur Bambang","non-dropping-particle":"","parse-names":false,"suffix":""}],"id":"ITEM-1","issued":{"date-parts":[["2005"]]},"publisher":"MQ Publishing","publisher-place":"Bandung","title":"Jangan ke Dokter Lagi: keajaiban sistem imun dan kiat menghalau penyakit","type":"book"},"uris":["http://www.mendeley.com/documents/?uuid=fd9b6d51-8808-4259-a97e-55566a47389e"]}],"mendeley":{"formattedCitation":"(A. N. B. Trim, 2005)","plainTextFormattedCitation":"(A. N. B. Trim, 2005)","previouslyFormattedCitation":"(A. N. B. Trim, 2005)"},"properties":{"noteIndex":0},"schema":"https://github.com/citation-style-language/schema/raw/master/csl-citation.json"}</w:instrText>
      </w:r>
      <w:r>
        <w:fldChar w:fldCharType="separate"/>
      </w:r>
      <w:r w:rsidRPr="00762F0A">
        <w:rPr>
          <w:noProof/>
        </w:rPr>
        <w:t>(A. N. B. Trim, 2005)</w:t>
      </w:r>
      <w:r>
        <w:fldChar w:fldCharType="end"/>
      </w:r>
      <w:r>
        <w:fldChar w:fldCharType="begin" w:fldLock="1"/>
      </w:r>
      <w:r>
        <w:instrText>ADDIN CSL_CITATION {"citationItems":[{"id":"ITEM-1","itemData":{"author":[{"dropping-particle":"","family":"Helianthusonfri","given":"Jefferly","non-dropping-particle":"","parse-names":false,"suffix":""}],"id":"ITEM-1","issued":{"date-parts":[["2016"]]},"publisher":"Elex Media Komputindo","publisher-place":"Jakarta","title":"Facebook Marketing","type":"book"},"uris":["http://www.mendeley.com/documents/?uuid=7a778bbf-496f-47b1-8887-5fd92730b0f6"]}],"mendeley":{"formattedCitation":"(Helianthusonfri, 2016)","plainTextFormattedCitation":"(Helianthusonfri, 2016)","previouslyFormattedCitation":"(Helianthusonfri, 2016)"},"properties":{"noteIndex":0},"schema":"https://github.com/citation-style-language/schema/raw/master/csl-citation.json"}</w:instrText>
      </w:r>
      <w:r>
        <w:fldChar w:fldCharType="separate"/>
      </w:r>
      <w:r w:rsidRPr="00762F0A">
        <w:rPr>
          <w:noProof/>
        </w:rPr>
        <w:t>(Helianthusonfri, 2016)</w:t>
      </w:r>
      <w:r>
        <w:fldChar w:fldCharType="end"/>
      </w:r>
      <w:r>
        <w:fldChar w:fldCharType="begin" w:fldLock="1"/>
      </w:r>
      <w:r>
        <w:instrText>ADDIN CSL_CITATION {"citationItems":[{"id":"ITEM-1","itemData":{"author":[{"dropping-particle":"","family":"Wong","given":"Jony","non-dropping-particle":"","parse-names":false,"suffix":""}],"id":"ITEM-1","issued":{"date-parts":[["2010"]]},"publisher":"Elex Media Komputindo","publisher-place":"Jakarta","title":"Internet marketing for beginners","type":"book"},"uris":["http://www.mendeley.com/documents/?uuid=82d65393-8c2e-4fd8-bf03-6a64ec30e928"]}],"mendeley":{"formattedCitation":"(Wong, 2010)","plainTextFormattedCitation":"(Wong, 2010)"},"properties":{"noteIndex":0},"schema":"https://github.com/citation-style-language/schema/raw/master/csl-citation.json"}</w:instrText>
      </w:r>
      <w:r>
        <w:fldChar w:fldCharType="separate"/>
      </w:r>
      <w:r w:rsidRPr="00762F0A">
        <w:rPr>
          <w:noProof/>
        </w:rPr>
        <w:t>(Wong, 2010)</w:t>
      </w:r>
      <w:r>
        <w:fldChar w:fldCharType="end"/>
      </w:r>
    </w:p>
    <w:sectPr w:rsidR="00762F0A" w:rsidSect="0012251A">
      <w:pgSz w:w="11907" w:h="16840" w:code="9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Bookman Old Style">
    <w:panose1 w:val="02050604050505020204"/>
    <w:charset w:val="00"/>
    <w:family w:val="roman"/>
    <w:pitch w:val="variable"/>
    <w:sig w:usb0="00000287" w:usb1="00000000" w:usb2="00000000" w:usb3="00000000" w:csb0="0000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2E5D74B6"/>
    <w:multiLevelType w:val="hybridMultilevel"/>
    <w:tmpl w:val="8B1417C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552E02F4"/>
    <w:multiLevelType w:val="hybridMultilevel"/>
    <w:tmpl w:val="769A771E"/>
    <w:lvl w:ilvl="0" w:tplc="2B98C6DC">
      <w:start w:val="2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62ED6FCA"/>
    <w:multiLevelType w:val="hybridMultilevel"/>
    <w:tmpl w:val="1D908800"/>
    <w:lvl w:ilvl="0" w:tplc="0409000F">
      <w:start w:val="3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0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drawingGridHorizontalSpacing w:val="110"/>
  <w:displayHorizontalDrawingGridEvery w:val="2"/>
  <w:displayVerticalDrawingGridEvery w:val="2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974F1C"/>
    <w:rsid w:val="0012251A"/>
    <w:rsid w:val="0042167F"/>
    <w:rsid w:val="00762F0A"/>
    <w:rsid w:val="00924DF5"/>
    <w:rsid w:val="00974F1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94EF5FF"/>
  <w15:chartTrackingRefBased/>
  <w15:docId w15:val="{981B665D-BE96-4E10-80E9-C68C8E31ECC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2" w:semiHidden="1" w:unhideWhenUsed="1"/>
    <w:lsdException w:name="Table Web 1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74F1C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974F1C"/>
    <w:pPr>
      <w:ind w:left="720"/>
      <w:contextualSpacing/>
    </w:pPr>
  </w:style>
  <w:style w:type="table" w:styleId="TableGrid">
    <w:name w:val="Table Grid"/>
    <w:basedOn w:val="TableNormal"/>
    <w:uiPriority w:val="39"/>
    <w:rsid w:val="00974F1C"/>
    <w:rPr>
      <w:lang w:val="id-ID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B2436CA-826E-484A-ACA7-5B408E6A363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7</TotalTime>
  <Pages>2</Pages>
  <Words>1069</Words>
  <Characters>6099</Characters>
  <Application>Microsoft Office Word</Application>
  <DocSecurity>0</DocSecurity>
  <Lines>50</Lines>
  <Paragraphs>14</Paragraphs>
  <ScaleCrop>false</ScaleCrop>
  <Company/>
  <LinksUpToDate>false</LinksUpToDate>
  <CharactersWithSpaces>715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pic_Epik</dc:creator>
  <cp:keywords/>
  <dc:description/>
  <cp:lastModifiedBy>Sha .</cp:lastModifiedBy>
  <cp:revision>2</cp:revision>
  <dcterms:created xsi:type="dcterms:W3CDTF">2020-08-26T21:21:00Z</dcterms:created>
  <dcterms:modified xsi:type="dcterms:W3CDTF">2021-02-09T07:5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7th edi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 6th edition</vt:lpwstr>
  </property>
  <property fmtid="{D5CDD505-2E9C-101B-9397-08002B2CF9AE}" pid="8" name="Mendeley Recent Style Id 3_1">
    <vt:lpwstr>http://www.zotero.org/styles/harvard-cite-them-right</vt:lpwstr>
  </property>
  <property fmtid="{D5CDD505-2E9C-101B-9397-08002B2CF9AE}" pid="9" name="Mendeley Recent Style Name 3_1">
    <vt:lpwstr>Cite Them Right 10th edition - Harvard</vt:lpwstr>
  </property>
  <property fmtid="{D5CDD505-2E9C-101B-9397-08002B2CF9AE}" pid="10" name="Mendeley Recent Style Id 4_1">
    <vt:lpwstr>http://www.zotero.org/styles/harvard1</vt:lpwstr>
  </property>
  <property fmtid="{D5CDD505-2E9C-101B-9397-08002B2CF9AE}" pid="11" name="Mendeley Recent Style Name 4_1">
    <vt:lpwstr>Harvard reference format 1 (deprecated)</vt:lpwstr>
  </property>
  <property fmtid="{D5CDD505-2E9C-101B-9397-08002B2CF9AE}" pid="12" name="Mendeley Recent Style Id 5_1">
    <vt:lpwstr>http://www.zotero.org/styles/ieee</vt:lpwstr>
  </property>
  <property fmtid="{D5CDD505-2E9C-101B-9397-08002B2CF9AE}" pid="13" name="Mendeley Recent Style Name 5_1">
    <vt:lpwstr>IEEE</vt:lpwstr>
  </property>
  <property fmtid="{D5CDD505-2E9C-101B-9397-08002B2CF9AE}" pid="14" name="Mendeley Recent Style Id 6_1">
    <vt:lpwstr>http://www.zotero.org/styles/modern-humanities-research-association</vt:lpwstr>
  </property>
  <property fmtid="{D5CDD505-2E9C-101B-9397-08002B2CF9AE}" pid="15" name="Mendeley Recent Style Name 6_1">
    <vt:lpwstr>Modern Humanities Research Association 3rd edition (note with bibliography)</vt:lpwstr>
  </property>
  <property fmtid="{D5CDD505-2E9C-101B-9397-08002B2CF9AE}" pid="16" name="Mendeley Recent Style Id 7_1">
    <vt:lpwstr>http://www.zotero.org/styles/modern-language-association</vt:lpwstr>
  </property>
  <property fmtid="{D5CDD505-2E9C-101B-9397-08002B2CF9AE}" pid="17" name="Mendeley Recent Style Name 7_1">
    <vt:lpwstr>Modern Language Association 8th edition</vt:lpwstr>
  </property>
  <property fmtid="{D5CDD505-2E9C-101B-9397-08002B2CF9AE}" pid="18" name="Mendeley Recent Style Id 8_1">
    <vt:lpwstr>http://www.zotero.org/styles/nature</vt:lpwstr>
  </property>
  <property fmtid="{D5CDD505-2E9C-101B-9397-08002B2CF9AE}" pid="19" name="Mendeley Recent Style Name 8_1">
    <vt:lpwstr>Nature</vt:lpwstr>
  </property>
  <property fmtid="{D5CDD505-2E9C-101B-9397-08002B2CF9AE}" pid="20" name="Mendeley Recent Style Id 9_1">
    <vt:lpwstr>http://www.zotero.org/styles/turabian-fullnote-bibliography</vt:lpwstr>
  </property>
  <property fmtid="{D5CDD505-2E9C-101B-9397-08002B2CF9AE}" pid="21" name="Mendeley Recent Style Name 9_1">
    <vt:lpwstr>Turabian 8th edition (full note)</vt:lpwstr>
  </property>
  <property fmtid="{D5CDD505-2E9C-101B-9397-08002B2CF9AE}" pid="22" name="Mendeley Document_1">
    <vt:lpwstr>True</vt:lpwstr>
  </property>
  <property fmtid="{D5CDD505-2E9C-101B-9397-08002B2CF9AE}" pid="23" name="Mendeley Citation Style_1">
    <vt:lpwstr>http://www.zotero.org/styles/apa</vt:lpwstr>
  </property>
  <property fmtid="{D5CDD505-2E9C-101B-9397-08002B2CF9AE}" pid="24" name="Mendeley Unique User Id_1">
    <vt:lpwstr>15cdc218-d14c-3d6a-af24-72e0b258db8e</vt:lpwstr>
  </property>
</Properties>
</file>